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DB3D3A" w:rsidP="00E60BBA">
      <w:pPr>
        <w:spacing w:after="120"/>
        <w:jc w:val="center"/>
      </w:pPr>
      <w:r>
        <w:t xml:space="preserve">August </w:t>
      </w:r>
      <w:r w:rsidRPr="008D5567">
        <w:rPr>
          <w:noProof/>
        </w:rPr>
        <w:t>14</w:t>
      </w:r>
      <w:r w:rsidR="008D5567">
        <w:rPr>
          <w:noProof/>
        </w:rPr>
        <w:t>,</w:t>
      </w:r>
      <w:r>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F97CDA" w:rsidRPr="00F97CDA"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F97CDA">
        <w:t xml:space="preserve"> </w:t>
      </w:r>
      <w:r w:rsidR="00F97CDA" w:rsidRPr="00F97CDA">
        <w:t xml:space="preserve">Trending topics show how Pokémon GO has impacted people around the </w:t>
      </w:r>
      <w:r w:rsidR="00F97CDA" w:rsidRPr="008D5567">
        <w:rPr>
          <w:noProof/>
        </w:rPr>
        <w:t>world</w:t>
      </w:r>
      <w:r w:rsidR="008D5567">
        <w:rPr>
          <w:noProof/>
        </w:rPr>
        <w:t>;</w:t>
      </w:r>
      <w:r w:rsidR="00F97CDA" w:rsidRPr="008D5567">
        <w:rPr>
          <w:noProof/>
        </w:rPr>
        <w:t xml:space="preserve"> </w:t>
      </w:r>
      <w:r w:rsidR="00F56505">
        <w:rPr>
          <w:noProof/>
        </w:rPr>
        <w:t xml:space="preserve">[6] </w:t>
      </w:r>
      <w:r w:rsidR="00F97CDA" w:rsidRPr="008D5567">
        <w:rPr>
          <w:noProof/>
        </w:rPr>
        <w:t>even</w:t>
      </w:r>
      <w:r w:rsidR="00F97CDA" w:rsidRPr="00F97CDA">
        <w:t xml:space="preserve"> Michelle Obama </w:t>
      </w:r>
      <w:r w:rsidR="00F97CDA" w:rsidRPr="008D5567">
        <w:rPr>
          <w:noProof/>
        </w:rPr>
        <w:t>is associated</w:t>
      </w:r>
      <w:r w:rsidR="00F97CDA" w:rsidRPr="00F97CDA">
        <w:t xml:space="preserve"> with </w:t>
      </w:r>
      <w:r w:rsidR="00F56505" w:rsidRPr="00F97CDA">
        <w:t>it</w:t>
      </w:r>
      <w:r w:rsidR="00F56505">
        <w:t>!</w:t>
      </w:r>
      <w:r w:rsidR="00F97CDA" w:rsidRPr="00F97CDA">
        <w:t xml:space="preserve"> The game has also raised discussion around topics like mental health, obesity and childhood, especially since gamers are being inspired to get out and explore new neighbourhoods on foot, and end up exercising more than they usually would, as they eagerly play the game to ‘catch them all’.</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8D30C6">
        <w:t xml:space="preserve">. What is the next tipping point for the AR application in mobile games? </w:t>
      </w:r>
    </w:p>
    <w:p w:rsidR="008D30C6" w:rsidRDefault="001717D0" w:rsidP="00E60BBA">
      <w:pPr>
        <w:spacing w:after="120"/>
        <w:jc w:val="both"/>
      </w:pPr>
      <w:r>
        <w:t xml:space="preserve">For co-located collaboration </w:t>
      </w:r>
      <w:r>
        <w:t>Augmented Reality can blend the physical and virtual worlds so that real obj</w:t>
      </w:r>
      <w:r>
        <w:t xml:space="preserve">ects can be </w:t>
      </w:r>
      <w:r>
        <w:t>used to interact with three-dimensional digital content and increase shared understanding</w:t>
      </w:r>
      <w:r w:rsidR="00515FE9">
        <w:t xml:space="preserve">, which </w:t>
      </w:r>
      <w:r w:rsidR="00515FE9" w:rsidRPr="00515FE9">
        <w:t>significantly enhance face-to-face collaboration</w:t>
      </w:r>
      <w:r w:rsidR="00515FE9">
        <w:t xml:space="preserve">. This is </w:t>
      </w:r>
      <w:r w:rsidR="00C54B84">
        <w:t>the</w:t>
      </w:r>
      <w:r w:rsidR="00515FE9">
        <w:t xml:space="preserve"> technology that current mobile game could apply </w:t>
      </w:r>
      <w:r w:rsidR="00C54B84">
        <w:t>to improve the AR game development furtherly.</w:t>
      </w:r>
      <w:r w:rsidR="00515FE9">
        <w:t xml:space="preserve"> </w:t>
      </w:r>
      <w:r w:rsidR="008D30C6">
        <w:t xml:space="preserve">This research focuses on the field of how collaborative AR application could </w:t>
      </w:r>
      <w:r w:rsidR="008D30C6" w:rsidRPr="008D5567">
        <w:rPr>
          <w:noProof/>
        </w:rPr>
        <w:t>be used</w:t>
      </w:r>
      <w:r w:rsidR="008D30C6">
        <w:t xml:space="preserve"> in</w:t>
      </w:r>
      <w:r w:rsidR="008D5567">
        <w:t xml:space="preserve"> the</w:t>
      </w:r>
      <w:r w:rsidR="008D30C6">
        <w:t xml:space="preserve"> </w:t>
      </w:r>
      <w:r w:rsidR="008D30C6" w:rsidRPr="008D5567">
        <w:rPr>
          <w:noProof/>
        </w:rPr>
        <w:t>mobile</w:t>
      </w:r>
      <w:r w:rsidR="008D30C6">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tion (StudierStube project). [2]</w:t>
      </w:r>
    </w:p>
    <w:p w:rsidR="00656317" w:rsidRDefault="00656317" w:rsidP="00E60BBA">
      <w:pPr>
        <w:autoSpaceDE w:val="0"/>
        <w:autoSpaceDN w:val="0"/>
        <w:adjustRightInd w:val="0"/>
        <w:spacing w:after="120" w:line="240" w:lineRule="auto"/>
        <w:jc w:val="both"/>
        <w:rPr>
          <w:noProof/>
        </w:rPr>
      </w:pPr>
      <w:r>
        <w:rPr>
          <w:noProof/>
        </w:rPr>
        <w:t>It</w:t>
      </w:r>
      <w:r w:rsidRPr="00EB07D9">
        <w:rPr>
          <w:noProof/>
        </w:rPr>
        <w:t xml:space="preserve"> </w:t>
      </w:r>
      <w:r>
        <w:rPr>
          <w:noProof/>
        </w:rPr>
        <w:t xml:space="preserve">was not until the </w:t>
      </w:r>
      <w:r w:rsidRPr="00EB07D9">
        <w:rPr>
          <w:noProof/>
        </w:rPr>
        <w:t>mid</w:t>
      </w:r>
      <w:r>
        <w:rPr>
          <w:noProof/>
        </w:rPr>
        <w:t>-</w:t>
      </w:r>
      <w:r w:rsidRPr="00EB07D9">
        <w:rPr>
          <w:noProof/>
        </w:rPr>
        <w:t xml:space="preserve">nineties that the first collaborative AR applications </w:t>
      </w:r>
      <w:r w:rsidRPr="008D5567">
        <w:rPr>
          <w:noProof/>
        </w:rPr>
        <w:t>were developed</w:t>
      </w:r>
      <w:r w:rsidRPr="00EB07D9">
        <w:rPr>
          <w:noProof/>
        </w:rPr>
        <w:t xml:space="preserve">. </w:t>
      </w: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w:t>
      </w:r>
      <w:r>
        <w:rPr>
          <w:noProof/>
        </w:rPr>
        <w:t xml:space="preserve">udierStube researchers identify five key features of collaborative AR </w:t>
      </w:r>
      <w:r>
        <w:rPr>
          <w:noProof/>
        </w:rPr>
        <w:t>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Augmentation: Real objects can be augmented by virtual annotation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own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The value of these characteristics is shown by several user stu</w:t>
      </w:r>
      <w:r>
        <w:rPr>
          <w:noProof/>
        </w:rPr>
        <w:t xml:space="preserve">dies that compare </w:t>
      </w:r>
      <w:r>
        <w:rPr>
          <w:noProof/>
        </w:rPr>
        <w:t>collaborative AR interfaces to other technologies. Kiy</w:t>
      </w:r>
      <w:r>
        <w:rPr>
          <w:noProof/>
        </w:rPr>
        <w:t>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 </w:instrTex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DATA </w:instrText>
      </w:r>
      <w:r w:rsidR="00D9457A">
        <w:rPr>
          <w:noProof/>
        </w:rPr>
      </w:r>
      <w:r w:rsidR="00D9457A">
        <w:rPr>
          <w:noProof/>
        </w:rPr>
        <w:fldChar w:fldCharType="end"/>
      </w:r>
      <w:r w:rsidR="00D9457A">
        <w:rPr>
          <w:noProof/>
        </w:rPr>
        <w:fldChar w:fldCharType="separate"/>
      </w:r>
      <w:r w:rsidR="00D9457A">
        <w:rPr>
          <w:noProof/>
        </w:rPr>
        <w:fldChar w:fldCharType="end"/>
      </w:r>
      <w:r>
        <w:rPr>
          <w:noProof/>
        </w:rPr>
        <w:t xml:space="preserve"> have conducted an </w:t>
      </w:r>
      <w:r>
        <w:rPr>
          <w:noProof/>
        </w:rPr>
        <w:t>experiment to compare gaze and gesture awareness whe</w:t>
      </w:r>
      <w:r>
        <w:rPr>
          <w:noProof/>
        </w:rPr>
        <w:t xml:space="preserve">n the same task is performed in </w:t>
      </w:r>
      <w:r>
        <w:rPr>
          <w:noProof/>
        </w:rPr>
        <w:t>an AR interface and an</w:t>
      </w:r>
      <w:r>
        <w:rPr>
          <w:noProof/>
        </w:rPr>
        <w:t xml:space="preserve"> immersive virtual environment.</w:t>
      </w:r>
      <w:r w:rsidR="006F0390">
        <w:rPr>
          <w:noProof/>
        </w:rPr>
        <w:t xml:space="preserve"> </w:t>
      </w:r>
      <w:r w:rsidR="006F0390">
        <w:rPr>
          <w:noProof/>
        </w:rPr>
        <w:t>Similarly, collaborative AR interfaces can produce c</w:t>
      </w:r>
      <w:r w:rsidR="006F0390">
        <w:rPr>
          <w:noProof/>
        </w:rPr>
        <w:t xml:space="preserve">ommunication behaviors that are </w:t>
      </w:r>
      <w:r w:rsidR="006F0390">
        <w:rPr>
          <w:noProof/>
        </w:rPr>
        <w:t>more similar to unmediated face-to-face collaboration that to screen based collaboration</w:t>
      </w:r>
      <w:r w:rsidR="006F0390">
        <w:rPr>
          <w:noProof/>
        </w:rPr>
        <w:t>.</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w:t>
      </w:r>
      <w:r>
        <w:rPr>
          <w:noProof/>
        </w:rPr>
        <w:t xml:space="preserve">damentally different interfaces </w:t>
      </w:r>
      <w:r>
        <w:rPr>
          <w:noProof/>
        </w:rPr>
        <w:t>for face-to-face and remote collaboration.</w:t>
      </w:r>
      <w:r>
        <w:rPr>
          <w:noProof/>
        </w:rPr>
        <w:t xml:space="preserve"> [8] </w:t>
      </w:r>
      <w:bookmarkStart w:id="0" w:name="_GoBack"/>
      <w:bookmarkEnd w:id="0"/>
      <w:r>
        <w:rPr>
          <w:noProof/>
        </w:rPr>
        <w:t>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DB3D3A" w:rsidRDefault="00DB3D3A" w:rsidP="00E60BBA">
      <w:pPr>
        <w:pStyle w:val="Heading2"/>
        <w:spacing w:after="120"/>
        <w:jc w:val="both"/>
        <w:rPr>
          <w:noProof/>
        </w:rPr>
      </w:pPr>
      <w:r>
        <w:rPr>
          <w:noProof/>
        </w:rPr>
        <w:t>Problem Definition</w:t>
      </w:r>
    </w:p>
    <w:p w:rsidR="00F72206" w:rsidRDefault="00301A5D" w:rsidP="00F72206">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56317" w:rsidRPr="00656317">
        <w:rPr>
          <w:noProof/>
        </w:rPr>
        <w:t>More recently researchers hav</w:t>
      </w:r>
      <w:r w:rsidR="00656317">
        <w:rPr>
          <w:noProof/>
        </w:rPr>
        <w:t xml:space="preserve">e begun exploring how mobile AR </w:t>
      </w:r>
      <w:r w:rsidR="00656317" w:rsidRPr="00656317">
        <w:rPr>
          <w:noProof/>
        </w:rPr>
        <w:t xml:space="preserve">platforms can be used to enhance face-to-face collaboration. </w:t>
      </w:r>
      <w:r w:rsidR="00167F6E">
        <w:rPr>
          <w:noProof/>
        </w:rPr>
        <w:t xml:space="preserve"> In this case, how to combine these </w:t>
      </w:r>
      <w:r w:rsidR="00167F6E" w:rsidRPr="008D5567">
        <w:rPr>
          <w:noProof/>
        </w:rPr>
        <w:t>research</w:t>
      </w:r>
      <w:r w:rsidR="00167F6E">
        <w:rPr>
          <w:noProof/>
        </w:rPr>
        <w:t xml:space="preserve"> with the mobile game developme</w:t>
      </w:r>
      <w:r w:rsidR="00F72206">
        <w:rPr>
          <w:noProof/>
        </w:rPr>
        <w:t xml:space="preserve">nt needs to be probed furtherly, afterall there are </w:t>
      </w:r>
      <w:r w:rsidR="00F72206">
        <w:rPr>
          <w:noProof/>
        </w:rPr>
        <w:t>some of the limitations of current collaborative interfaces</w:t>
      </w:r>
      <w:r w:rsidR="00706EE2">
        <w:rPr>
          <w:noProof/>
        </w:rPr>
        <w:t>.</w:t>
      </w:r>
      <w:r w:rsidR="00F72206">
        <w:rPr>
          <w:noProof/>
        </w:rPr>
        <w:t xml:space="preserve"> </w:t>
      </w:r>
      <w:r w:rsidR="00F72206">
        <w:rPr>
          <w:noProof/>
        </w:rPr>
        <w:fldChar w:fldCharType="begin"/>
      </w:r>
      <w:r w:rsidR="00F72206">
        <w:rPr>
          <w:noProof/>
        </w:rPr>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Pr>
          <w:noProof/>
        </w:rPr>
        <w:fldChar w:fldCharType="separate"/>
      </w:r>
      <w:r w:rsidR="00F72206">
        <w:rPr>
          <w:noProof/>
        </w:rPr>
        <w:fldChar w:fldCharType="end"/>
      </w:r>
    </w:p>
    <w:p w:rsidR="00F72206" w:rsidRPr="00301A5D" w:rsidRDefault="00706EE2" w:rsidP="001717D0">
      <w:pPr>
        <w:autoSpaceDE w:val="0"/>
        <w:autoSpaceDN w:val="0"/>
        <w:adjustRightInd w:val="0"/>
        <w:spacing w:after="120" w:line="240" w:lineRule="auto"/>
        <w:jc w:val="both"/>
        <w:rPr>
          <w:noProof/>
        </w:rPr>
      </w:pPr>
      <w:r>
        <w:rPr>
          <w:noProof/>
        </w:rPr>
        <w:t>There are shortcomings with most current collaborative t</w:t>
      </w:r>
      <w:r>
        <w:rPr>
          <w:noProof/>
        </w:rPr>
        <w:t xml:space="preserve">echnology, especially when used </w:t>
      </w:r>
      <w:r>
        <w:rPr>
          <w:noProof/>
        </w:rPr>
        <w:t>to interact with spatial content</w:t>
      </w:r>
      <w:r w:rsidR="001717D0">
        <w:rPr>
          <w:noProof/>
        </w:rPr>
        <w:t xml:space="preserve"> </w:t>
      </w:r>
      <w:r w:rsidR="001717D0">
        <w:rPr>
          <w:noProof/>
        </w:rPr>
        <w:t>[7]</w:t>
      </w:r>
      <w:r>
        <w:rPr>
          <w:noProof/>
        </w:rPr>
        <w:t>. In face-to-face collaborati</w:t>
      </w:r>
      <w:r>
        <w:rPr>
          <w:noProof/>
        </w:rPr>
        <w:t xml:space="preserve">on, people use speech, gesture, </w:t>
      </w:r>
      <w:r>
        <w:rPr>
          <w:noProof/>
        </w:rPr>
        <w:t>gaze and non-verbal cues to attempt to communicate in the clearest possible fashion.</w:t>
      </w:r>
      <w:r w:rsidR="001717D0" w:rsidRPr="001717D0">
        <w:rPr>
          <w:noProof/>
        </w:rPr>
        <w:t xml:space="preserve"> </w:t>
      </w:r>
      <w:r w:rsidR="001717D0">
        <w:rPr>
          <w:noProof/>
        </w:rPr>
        <w:t xml:space="preserve">However, in many cases the </w:t>
      </w:r>
      <w:r w:rsidR="001717D0">
        <w:rPr>
          <w:noProof/>
        </w:rPr>
        <w:lastRenderedPageBreak/>
        <w:t xml:space="preserve">surrounding real world or </w:t>
      </w:r>
      <w:r w:rsidR="001717D0">
        <w:rPr>
          <w:noProof/>
        </w:rPr>
        <w:t xml:space="preserve">real objects play a vital role, </w:t>
      </w:r>
      <w:r w:rsidR="001717D0">
        <w:rPr>
          <w:noProof/>
        </w:rPr>
        <w:t>particularly in design and spatial collaboration tasks. P</w:t>
      </w:r>
    </w:p>
    <w:p w:rsidR="00DB3D3A" w:rsidRPr="00DB3D3A" w:rsidRDefault="00DB3D3A" w:rsidP="00E60BBA">
      <w:pPr>
        <w:pStyle w:val="Heading2"/>
        <w:spacing w:after="120"/>
        <w:jc w:val="both"/>
        <w:rPr>
          <w:noProof/>
        </w:rPr>
      </w:pPr>
      <w:r>
        <w:rPr>
          <w:noProof/>
        </w:rPr>
        <w:t>Aim</w:t>
      </w:r>
    </w:p>
    <w:p w:rsidR="00167F6E" w:rsidRP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260019" w:rsidRDefault="007E42CE" w:rsidP="00E60BBA">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In the rest of the paper,</w:t>
      </w:r>
      <w:r w:rsidR="00260019">
        <w:rPr>
          <w:noProof/>
        </w:rPr>
        <w:t xml:space="preserve"> </w:t>
      </w:r>
      <w:r w:rsidR="00260019" w:rsidRPr="008D5567">
        <w:rPr>
          <w:noProof/>
        </w:rPr>
        <w:t>I</w:t>
      </w:r>
      <w:r w:rsidR="00260019">
        <w:rPr>
          <w:noProof/>
        </w:rPr>
        <w:t xml:space="preserve"> first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656317" w:rsidRPr="00600F14">
        <w:rPr>
          <w:noProof/>
        </w:rPr>
        <w:t>N</w:t>
      </w:r>
      <w:r w:rsidR="00656317">
        <w:rPr>
          <w:noProof/>
        </w:rPr>
        <w:t xml:space="preserve">ext, </w:t>
      </w:r>
      <w:r w:rsidR="00656317" w:rsidRPr="008D5567">
        <w:rPr>
          <w:noProof/>
        </w:rPr>
        <w:t>I</w:t>
      </w:r>
      <w:r w:rsidR="008D5567">
        <w:rPr>
          <w:noProof/>
        </w:rPr>
        <w:t xml:space="preserve">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656317" w:rsidRPr="00600F14">
        <w:rPr>
          <w:noProof/>
        </w:rPr>
        <w:t xml:space="preserve">Then, </w:t>
      </w:r>
      <w:r w:rsidR="00656317" w:rsidRPr="008D5567">
        <w:rPr>
          <w:noProof/>
        </w:rPr>
        <w:t>I</w:t>
      </w:r>
      <w:r w:rsidR="00656317" w:rsidRPr="00260019">
        <w:rPr>
          <w:noProof/>
        </w:rPr>
        <w:t xml:space="preserve"> focus specifically on the important topics of AR tracking, </w:t>
      </w:r>
      <w:r w:rsidR="00656317" w:rsidRPr="008D5567">
        <w:rPr>
          <w:noProof/>
        </w:rPr>
        <w:t>interaction</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Pr="00C2263F">
        <w:t>In CVE ’96, 1996.</w:t>
      </w:r>
    </w:p>
    <w:p w:rsidR="00956F37" w:rsidRDefault="00956F37" w:rsidP="00E60BBA">
      <w:pPr>
        <w:pStyle w:val="ListParagraph"/>
        <w:numPr>
          <w:ilvl w:val="0"/>
          <w:numId w:val="1"/>
        </w:numPr>
        <w:spacing w:after="120"/>
        <w:jc w:val="both"/>
      </w:pPr>
      <w:r w:rsidRPr="00B307EA">
        <w:t>M. Billinghurs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D61F80" w:rsidRDefault="00395372" w:rsidP="00E60BBA">
      <w:pPr>
        <w:pStyle w:val="ListParagraph"/>
        <w:numPr>
          <w:ilvl w:val="0"/>
          <w:numId w:val="1"/>
        </w:numPr>
        <w:spacing w:after="120"/>
        <w:jc w:val="both"/>
      </w:pPr>
      <w:r w:rsidRPr="00395372">
        <w:t>M. Billinghurst and H. Kato. C</w:t>
      </w:r>
      <w:r>
        <w:t xml:space="preserve">ollaborative augmented reality. </w:t>
      </w:r>
      <w:r w:rsidRPr="00395372">
        <w:t>Communications of the ACM, 45:7, 64-70, 2002.</w:t>
      </w:r>
    </w:p>
    <w:p w:rsidR="00F72206" w:rsidRDefault="00F56505" w:rsidP="00EE44E6">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w:t>
      </w:r>
      <w:r w:rsidR="00EE44E6" w:rsidRPr="00EE44E6">
        <w:t xml:space="preserve">from </w:t>
      </w:r>
      <w:r w:rsidR="00EE44E6">
        <w:t>http://ww-w.pcworld.idg.com.au/article/604606/social-media-stats-behind-pok-mon-go success.html</w:t>
      </w:r>
    </w:p>
    <w:p w:rsidR="00D9457A" w:rsidRPr="00D9457A" w:rsidRDefault="00F72206" w:rsidP="00D9457A">
      <w:pPr>
        <w:pStyle w:val="ListParagraph"/>
        <w:numPr>
          <w:ilvl w:val="0"/>
          <w:numId w:val="1"/>
        </w:numPr>
        <w:spacing w:after="120"/>
        <w:jc w:val="both"/>
        <w:rPr>
          <w:noProof/>
        </w:rPr>
      </w:pPr>
      <w:r>
        <w:lastRenderedPageBreak/>
        <w:fldChar w:fldCharType="begin"/>
      </w:r>
      <w:r>
        <w:instrText xml:space="preserve"> ADDIN EN.REFLIST </w:instrText>
      </w:r>
      <w:r>
        <w:fldChar w:fldCharType="separate"/>
      </w:r>
      <w:r w:rsidR="00D9457A" w:rsidRPr="00D9457A">
        <w:rPr>
          <w:noProof/>
        </w:rPr>
        <w:t>Billinghurst, M., &amp; Kato, H. (2002). Collaborative augmented reality (Vol. 45, pp. 64-70). NEW YORK: ACM.</w:t>
      </w:r>
    </w:p>
    <w:p w:rsidR="00D9457A" w:rsidRPr="00D9457A" w:rsidRDefault="00D9457A" w:rsidP="00D9457A">
      <w:pPr>
        <w:pStyle w:val="ListParagraph"/>
        <w:numPr>
          <w:ilvl w:val="0"/>
          <w:numId w:val="1"/>
        </w:numPr>
        <w:spacing w:after="120"/>
        <w:jc w:val="both"/>
        <w:rPr>
          <w:noProof/>
        </w:rPr>
      </w:pPr>
      <w:r w:rsidRPr="00D9457A">
        <w:rPr>
          <w:noProof/>
        </w:rPr>
        <w:t xml:space="preserve">Kiyokawa, K., Takemura, H., &amp; Yokoya, N. (2000). SeamlessDesign for 3D object creation. </w:t>
      </w:r>
      <w:r w:rsidRPr="00D9457A">
        <w:rPr>
          <w:i/>
          <w:noProof/>
        </w:rPr>
        <w:t>IEEE MultiMedia, 7</w:t>
      </w:r>
      <w:r w:rsidRPr="00D9457A">
        <w:rPr>
          <w:noProof/>
        </w:rPr>
        <w:t>(1), 22-33. doi:10.1109/93.839308</w:t>
      </w:r>
    </w:p>
    <w:p w:rsidR="00F56505" w:rsidRDefault="00F72206" w:rsidP="00D9457A">
      <w:r>
        <w:fldChar w:fldCharType="end"/>
      </w:r>
    </w:p>
    <w:sectPr w:rsidR="00F565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74B2" w:rsidRDefault="006F74B2" w:rsidP="00DB3D3A">
      <w:pPr>
        <w:spacing w:after="0" w:line="240" w:lineRule="auto"/>
      </w:pPr>
      <w:r>
        <w:separator/>
      </w:r>
    </w:p>
  </w:endnote>
  <w:endnote w:type="continuationSeparator" w:id="0">
    <w:p w:rsidR="006F74B2" w:rsidRDefault="006F74B2"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74B2" w:rsidRDefault="006F74B2" w:rsidP="00DB3D3A">
      <w:pPr>
        <w:spacing w:after="0" w:line="240" w:lineRule="auto"/>
      </w:pPr>
      <w:r>
        <w:separator/>
      </w:r>
    </w:p>
  </w:footnote>
  <w:footnote w:type="continuationSeparator" w:id="0">
    <w:p w:rsidR="006F74B2" w:rsidRDefault="006F74B2"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385804"/>
    <w:multiLevelType w:val="hybridMultilevel"/>
    <w:tmpl w:val="C6286EAA"/>
    <w:lvl w:ilvl="0" w:tplc="185A8DC2">
      <w:numFmt w:val="bullet"/>
      <w:lvlText w:val="•"/>
      <w:lvlJc w:val="left"/>
      <w:pPr>
        <w:ind w:left="720" w:hanging="360"/>
      </w:pPr>
      <w:rPr>
        <w:rFonts w:ascii="DengXian" w:eastAsia="DengXian" w:hAnsi="DengXian"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ea1ACuG5k0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54148"/>
    <w:rsid w:val="00056E77"/>
    <w:rsid w:val="00093F35"/>
    <w:rsid w:val="000C5923"/>
    <w:rsid w:val="00167F6E"/>
    <w:rsid w:val="001717D0"/>
    <w:rsid w:val="001A736E"/>
    <w:rsid w:val="0020219F"/>
    <w:rsid w:val="00260019"/>
    <w:rsid w:val="00301A5D"/>
    <w:rsid w:val="00395372"/>
    <w:rsid w:val="003D506B"/>
    <w:rsid w:val="0041633B"/>
    <w:rsid w:val="004B7EB9"/>
    <w:rsid w:val="004C68C4"/>
    <w:rsid w:val="00515FE9"/>
    <w:rsid w:val="00552B9F"/>
    <w:rsid w:val="00600F14"/>
    <w:rsid w:val="00656317"/>
    <w:rsid w:val="006B60FB"/>
    <w:rsid w:val="006F0390"/>
    <w:rsid w:val="006F74B2"/>
    <w:rsid w:val="00706EE2"/>
    <w:rsid w:val="00732534"/>
    <w:rsid w:val="007726A1"/>
    <w:rsid w:val="007E42CE"/>
    <w:rsid w:val="00851DEF"/>
    <w:rsid w:val="00867CD6"/>
    <w:rsid w:val="008D30C6"/>
    <w:rsid w:val="008D5567"/>
    <w:rsid w:val="009023B0"/>
    <w:rsid w:val="00951490"/>
    <w:rsid w:val="00956F37"/>
    <w:rsid w:val="009805DC"/>
    <w:rsid w:val="00A01C3B"/>
    <w:rsid w:val="00B00BF3"/>
    <w:rsid w:val="00B307EA"/>
    <w:rsid w:val="00B40980"/>
    <w:rsid w:val="00BA2301"/>
    <w:rsid w:val="00C2263F"/>
    <w:rsid w:val="00C54B84"/>
    <w:rsid w:val="00CA62F2"/>
    <w:rsid w:val="00CD3078"/>
    <w:rsid w:val="00D61F80"/>
    <w:rsid w:val="00D62604"/>
    <w:rsid w:val="00D9457A"/>
    <w:rsid w:val="00DB3D3A"/>
    <w:rsid w:val="00E15042"/>
    <w:rsid w:val="00E44D37"/>
    <w:rsid w:val="00E60BBA"/>
    <w:rsid w:val="00E72F7C"/>
    <w:rsid w:val="00EB07D9"/>
    <w:rsid w:val="00EE44E6"/>
    <w:rsid w:val="00F56505"/>
    <w:rsid w:val="00F72206"/>
    <w:rsid w:val="00F97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622A7"/>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4</Pages>
  <Words>1498</Words>
  <Characters>853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40</cp:revision>
  <dcterms:created xsi:type="dcterms:W3CDTF">2016-08-07T02:07:00Z</dcterms:created>
  <dcterms:modified xsi:type="dcterms:W3CDTF">2016-08-18T04:00:00Z</dcterms:modified>
</cp:coreProperties>
</file>